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C070E" w:rsidRDefault="004C070E" w:rsidP="004C070E">
      <w:pPr>
        <w:jc w:val="both"/>
        <w:rPr>
          <w:lang w:val="en-US"/>
        </w:rPr>
      </w:pPr>
      <w:r>
        <w:rPr>
          <w:lang w:val="en-US"/>
        </w:rPr>
        <w:t xml:space="preserve">Columns with over 10% missing values are removed and in the columns with missing values weighted KNN imputation is performed, since it has been found to be effective in microarray data with 10% missing data </w:t>
      </w:r>
      <w:r>
        <w:rPr>
          <w:lang w:val="en-US"/>
        </w:rPr>
        <w:fldChar w:fldCharType="begin">
          <w:fldData xml:space="preserve">PEVuZE5vdGU+PENpdGU+PEF1dGhvcj5Ucm95YW5za2F5YTwvQXV0aG9yPjxZZWFyPjIwMDE8L1ll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=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Ucm95YW5za2F5YTwvQXV0aG9yPjxZZWFyPjIwMDE8L1ll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=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  <w:fldChar w:fldCharType="separate"/>
      </w:r>
      <w:r>
        <w:rPr>
          <w:noProof/>
          <w:lang w:val="en-US"/>
        </w:rPr>
        <w:t>[1, 2]</w:t>
      </w:r>
      <w:r>
        <w:rPr>
          <w:lang w:val="en-US"/>
        </w:rPr>
        <w:fldChar w:fldCharType="end"/>
      </w:r>
      <w:r>
        <w:rPr>
          <w:lang w:val="en-US"/>
        </w:rPr>
        <w:t>.</w:t>
      </w:r>
      <w:bookmarkStart w:id="0" w:name="_GoBack"/>
      <w:bookmarkEnd w:id="0"/>
    </w:p>
    <w:p w:rsidR="004C070E" w:rsidRDefault="004C070E" w:rsidP="004C070E">
      <w:pPr>
        <w:jc w:val="both"/>
        <w:rPr>
          <w:lang w:val="en-US"/>
        </w:rPr>
      </w:pPr>
    </w:p>
    <w:p w:rsidR="004C070E" w:rsidRPr="004C070E" w:rsidRDefault="004C070E" w:rsidP="004C070E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4C070E">
        <w:t>1.</w:t>
      </w:r>
      <w:r w:rsidRPr="004C070E">
        <w:tab/>
        <w:t>Troyanskaya O, Cantor M, Sherlock G, Brown P, Hastie T, Tibshirani R, et al. Missing value estimation methods for DNA microarrays. Bioinformatics. 2001;17(6):520-5.</w:t>
      </w:r>
    </w:p>
    <w:p w:rsidR="004C070E" w:rsidRPr="004C070E" w:rsidRDefault="004C070E" w:rsidP="004C070E">
      <w:pPr>
        <w:pStyle w:val="EndNoteBibliography"/>
      </w:pPr>
      <w:r w:rsidRPr="004C070E">
        <w:t>2.</w:t>
      </w:r>
      <w:r w:rsidRPr="004C070E">
        <w:tab/>
        <w:t>Scheel I, Aldrin M, Glad IK, Sørum R, Lyng H, Frigessi A. The influence of missing value imputation on detection of differentially expressed genes from microarray data. Bioinformatics. 2005;21(23):4272-9.</w:t>
      </w:r>
    </w:p>
    <w:p w:rsidR="00846946" w:rsidRPr="004C070E" w:rsidRDefault="004C070E" w:rsidP="004C070E">
      <w:pPr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846946" w:rsidRPr="004C070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y_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05zs0065xvspex0pr5zvx3rdfv5vaxwsae&quot;&gt;My EndNote Library&lt;record-ids&gt;&lt;item&gt;4&lt;/item&gt;&lt;item&gt;5&lt;/item&gt;&lt;/record-ids&gt;&lt;/item&gt;&lt;/Libraries&gt;"/>
  </w:docVars>
  <w:rsids>
    <w:rsidRoot w:val="004C070E"/>
    <w:rsid w:val="004C070E"/>
    <w:rsid w:val="008469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5B4501"/>
  <w15:chartTrackingRefBased/>
  <w15:docId w15:val="{A8AA9D79-E18E-4B50-BDA8-A16D769CD7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sv-S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C070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C070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C070E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C070E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103</Words>
  <Characters>552</Characters>
  <Application>Microsoft Office Word</Application>
  <DocSecurity>0</DocSecurity>
  <Lines>4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Lunds universitet</Company>
  <LinksUpToDate>false</LinksUpToDate>
  <CharactersWithSpaces>6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ros Karagiannopoulos</dc:creator>
  <cp:keywords/>
  <dc:description/>
  <cp:lastModifiedBy>Alexandros Karagiannopoulos</cp:lastModifiedBy>
  <cp:revision>1</cp:revision>
  <dcterms:created xsi:type="dcterms:W3CDTF">2020-06-10T14:17:00Z</dcterms:created>
  <dcterms:modified xsi:type="dcterms:W3CDTF">2020-06-10T14:21:00Z</dcterms:modified>
</cp:coreProperties>
</file>